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07A0DC9" w14:textId="77777777" w:rsidR="007A3ACD" w:rsidRDefault="00DA76B9" w:rsidP="007A3ACD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Supplementary File 4. </w:t>
      </w:r>
      <w:r w:rsidR="007A3ACD">
        <w:rPr>
          <w:rFonts w:ascii="Times New Roman" w:hAnsi="Times New Roman" w:cs="Times New Roman"/>
          <w:b/>
          <w:i/>
        </w:rPr>
        <w:t>N. gonorrhoeae</w:t>
      </w:r>
      <w:r w:rsidR="007A3ACD">
        <w:rPr>
          <w:rFonts w:ascii="Times New Roman" w:hAnsi="Times New Roman" w:cs="Times New Roman"/>
          <w:b/>
        </w:rPr>
        <w:t xml:space="preserve"> strains used in this study</w:t>
      </w:r>
    </w:p>
    <w:p w14:paraId="756FAE2F" w14:textId="77777777" w:rsidR="00DA76B9" w:rsidRDefault="00DA76B9" w:rsidP="007A3ACD">
      <w:pPr>
        <w:rPr>
          <w:rFonts w:ascii="Times New Roman" w:hAnsi="Times New Roman" w:cs="Times New Roman"/>
          <w:b/>
        </w:rPr>
      </w:pPr>
      <w:bookmarkStart w:id="0" w:name="_GoBack"/>
      <w:bookmarkEnd w:id="0"/>
    </w:p>
    <w:tbl>
      <w:tblPr>
        <w:tblStyle w:val="LightShading"/>
        <w:tblW w:w="0" w:type="auto"/>
        <w:tblLayout w:type="fixed"/>
        <w:tblLook w:val="04A0" w:firstRow="1" w:lastRow="0" w:firstColumn="1" w:lastColumn="0" w:noHBand="0" w:noVBand="1"/>
      </w:tblPr>
      <w:tblGrid>
        <w:gridCol w:w="2448"/>
        <w:gridCol w:w="4680"/>
        <w:gridCol w:w="1440"/>
        <w:gridCol w:w="1008"/>
      </w:tblGrid>
      <w:tr w:rsidR="007A3ACD" w:rsidRPr="0068206E" w14:paraId="03A2AF78" w14:textId="77777777" w:rsidTr="00DA76B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587A3CEE" w14:textId="77777777" w:rsidR="007A3ACD" w:rsidRPr="0068206E" w:rsidRDefault="007A3ACD" w:rsidP="000C703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Strain name</w:t>
            </w:r>
          </w:p>
        </w:tc>
        <w:tc>
          <w:tcPr>
            <w:tcW w:w="46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64805A0A" w14:textId="77777777" w:rsidR="007A3ACD" w:rsidRPr="0068206E" w:rsidRDefault="007A3ACD" w:rsidP="000C703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Description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2B0B1AD5" w14:textId="77777777" w:rsidR="007A3ACD" w:rsidRPr="0068206E" w:rsidRDefault="007A3ACD" w:rsidP="000C703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Sourc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411381D" w14:textId="77777777" w:rsidR="007A3ACD" w:rsidRPr="0068206E" w:rsidRDefault="007A3ACD" w:rsidP="000C703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Strain number</w:t>
            </w:r>
          </w:p>
        </w:tc>
      </w:tr>
      <w:tr w:rsidR="007A3ACD" w:rsidRPr="0068206E" w14:paraId="036FEE92" w14:textId="77777777" w:rsidTr="000C70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8" w:type="dxa"/>
            <w:tcBorders>
              <w:top w:val="single" w:sz="4" w:space="0" w:color="auto"/>
            </w:tcBorders>
            <w:shd w:val="clear" w:color="auto" w:fill="auto"/>
          </w:tcPr>
          <w:p w14:paraId="13323689" w14:textId="77777777" w:rsidR="007A3ACD" w:rsidRPr="0068206E" w:rsidRDefault="007A3ACD" w:rsidP="000C703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GCGS0457</w:t>
            </w:r>
          </w:p>
        </w:tc>
        <w:tc>
          <w:tcPr>
            <w:tcW w:w="4680" w:type="dxa"/>
            <w:tcBorders>
              <w:top w:val="single" w:sz="4" w:space="0" w:color="auto"/>
            </w:tcBorders>
            <w:shd w:val="clear" w:color="auto" w:fill="auto"/>
          </w:tcPr>
          <w:p w14:paraId="0862D221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CRO</w:t>
            </w:r>
            <w:r w:rsidRPr="0068206E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S</w:t>
            </w: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 xml:space="preserve"> clinical isolate; recipient strain for transformations</w:t>
            </w:r>
          </w:p>
        </w:tc>
        <w:tc>
          <w:tcPr>
            <w:tcW w:w="1440" w:type="dxa"/>
            <w:tcBorders>
              <w:top w:val="single" w:sz="4" w:space="0" w:color="auto"/>
            </w:tcBorders>
            <w:shd w:val="clear" w:color="auto" w:fill="auto"/>
          </w:tcPr>
          <w:p w14:paraId="522403D8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GISP, CDC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4AB456BA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7A3ACD" w:rsidRPr="0068206E" w14:paraId="2736C726" w14:textId="77777777" w:rsidTr="000C703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8" w:type="dxa"/>
            <w:shd w:val="clear" w:color="auto" w:fill="auto"/>
          </w:tcPr>
          <w:p w14:paraId="78201813" w14:textId="77777777" w:rsidR="007A3ACD" w:rsidRPr="0068206E" w:rsidRDefault="007A3ACD" w:rsidP="000C703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GCGS1013</w:t>
            </w:r>
          </w:p>
        </w:tc>
        <w:tc>
          <w:tcPr>
            <w:tcW w:w="4680" w:type="dxa"/>
            <w:shd w:val="clear" w:color="auto" w:fill="auto"/>
          </w:tcPr>
          <w:p w14:paraId="02488439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CRO</w:t>
            </w:r>
            <w:r w:rsidRPr="0068206E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RS</w:t>
            </w: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 xml:space="preserve"> clinical isolate</w:t>
            </w:r>
          </w:p>
        </w:tc>
        <w:tc>
          <w:tcPr>
            <w:tcW w:w="1440" w:type="dxa"/>
            <w:shd w:val="clear" w:color="auto" w:fill="auto"/>
          </w:tcPr>
          <w:p w14:paraId="330520CD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GISP, CDC</w:t>
            </w:r>
          </w:p>
        </w:tc>
        <w:tc>
          <w:tcPr>
            <w:tcW w:w="1008" w:type="dxa"/>
            <w:shd w:val="clear" w:color="auto" w:fill="auto"/>
          </w:tcPr>
          <w:p w14:paraId="66C824C0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7A3ACD" w:rsidRPr="0068206E" w14:paraId="6B542628" w14:textId="77777777" w:rsidTr="000C70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8" w:type="dxa"/>
            <w:shd w:val="clear" w:color="auto" w:fill="auto"/>
          </w:tcPr>
          <w:p w14:paraId="7B82B7C5" w14:textId="77777777" w:rsidR="007A3ACD" w:rsidRPr="0068206E" w:rsidRDefault="007A3ACD" w:rsidP="000C703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GCGS1014</w:t>
            </w:r>
          </w:p>
        </w:tc>
        <w:tc>
          <w:tcPr>
            <w:tcW w:w="4680" w:type="dxa"/>
            <w:shd w:val="clear" w:color="auto" w:fill="auto"/>
          </w:tcPr>
          <w:p w14:paraId="60D0FEE5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CRO</w:t>
            </w:r>
            <w:r w:rsidRPr="0068206E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RS</w:t>
            </w: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 xml:space="preserve"> clinical isolate</w:t>
            </w:r>
          </w:p>
        </w:tc>
        <w:tc>
          <w:tcPr>
            <w:tcW w:w="1440" w:type="dxa"/>
            <w:shd w:val="clear" w:color="auto" w:fill="auto"/>
          </w:tcPr>
          <w:p w14:paraId="4CCF7A9F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GISP, CDC</w:t>
            </w:r>
          </w:p>
        </w:tc>
        <w:tc>
          <w:tcPr>
            <w:tcW w:w="1008" w:type="dxa"/>
            <w:shd w:val="clear" w:color="auto" w:fill="auto"/>
          </w:tcPr>
          <w:p w14:paraId="4EA00106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7A3ACD" w:rsidRPr="0068206E" w14:paraId="7EAC6CAE" w14:textId="77777777" w:rsidTr="000C703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8" w:type="dxa"/>
            <w:shd w:val="clear" w:color="auto" w:fill="auto"/>
          </w:tcPr>
          <w:p w14:paraId="1648CAB7" w14:textId="77777777" w:rsidR="007A3ACD" w:rsidRPr="0068206E" w:rsidRDefault="007A3ACD" w:rsidP="000C703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GCGS1095</w:t>
            </w:r>
          </w:p>
        </w:tc>
        <w:tc>
          <w:tcPr>
            <w:tcW w:w="4680" w:type="dxa"/>
            <w:shd w:val="clear" w:color="auto" w:fill="auto"/>
          </w:tcPr>
          <w:p w14:paraId="01957D77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CRO</w:t>
            </w:r>
            <w:r w:rsidRPr="0068206E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RS</w:t>
            </w: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 xml:space="preserve"> clinical isolate</w:t>
            </w:r>
          </w:p>
        </w:tc>
        <w:tc>
          <w:tcPr>
            <w:tcW w:w="1440" w:type="dxa"/>
            <w:shd w:val="clear" w:color="auto" w:fill="auto"/>
          </w:tcPr>
          <w:p w14:paraId="5EFAED6F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GISP, CDC</w:t>
            </w:r>
          </w:p>
        </w:tc>
        <w:tc>
          <w:tcPr>
            <w:tcW w:w="1008" w:type="dxa"/>
            <w:shd w:val="clear" w:color="auto" w:fill="auto"/>
          </w:tcPr>
          <w:p w14:paraId="5B73A5CC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7A3ACD" w:rsidRPr="0068206E" w14:paraId="7B3D5852" w14:textId="77777777" w:rsidTr="000C70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8" w:type="dxa"/>
            <w:shd w:val="clear" w:color="auto" w:fill="auto"/>
          </w:tcPr>
          <w:p w14:paraId="37D24CCB" w14:textId="77777777" w:rsidR="007A3ACD" w:rsidRPr="0068206E" w:rsidRDefault="007A3ACD" w:rsidP="000C703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GCPH44</w:t>
            </w:r>
          </w:p>
        </w:tc>
        <w:tc>
          <w:tcPr>
            <w:tcW w:w="4680" w:type="dxa"/>
            <w:shd w:val="clear" w:color="auto" w:fill="auto"/>
          </w:tcPr>
          <w:p w14:paraId="19D8CBB5" w14:textId="77777777" w:rsidR="007A3ACD" w:rsidRPr="00582AB3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CRO</w:t>
            </w:r>
            <w:r w:rsidRPr="00232723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RS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clinical isolate</w:t>
            </w:r>
          </w:p>
        </w:tc>
        <w:tc>
          <w:tcPr>
            <w:tcW w:w="1440" w:type="dxa"/>
            <w:shd w:val="clear" w:color="auto" w:fill="auto"/>
          </w:tcPr>
          <w:p w14:paraId="2D0BAEEE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EZSBTaWx2YTwvQXV0aG9yPjxZZWFyPjIwMTY8L1llYXI+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</w:fldData>
              </w:fldChar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EZSBTaWx2YTwvQXV0aG9yPjxZZWFyPjIwMTY8L1llYXI+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</w:fldData>
              </w:fldChar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>
              <w:rPr>
                <w:rFonts w:ascii="Times New Roman" w:hAnsi="Times New Roman" w:cs="Times New Roman"/>
                <w:sz w:val="22"/>
                <w:szCs w:val="22"/>
              </w:rPr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(</w:t>
            </w:r>
            <w:hyperlink w:anchor="_ENREF_11" w:tooltip="De Silva, 2016 #1045" w:history="1">
              <w:r>
                <w:rPr>
                  <w:rFonts w:ascii="Times New Roman" w:hAnsi="Times New Roman" w:cs="Times New Roman"/>
                  <w:noProof/>
                  <w:sz w:val="22"/>
                  <w:szCs w:val="22"/>
                </w:rPr>
                <w:t>De Silva et al., 2016</w:t>
              </w:r>
            </w:hyperlink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  <w:tc>
          <w:tcPr>
            <w:tcW w:w="1008" w:type="dxa"/>
            <w:shd w:val="clear" w:color="auto" w:fill="auto"/>
          </w:tcPr>
          <w:p w14:paraId="3442A193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7A3ACD" w:rsidRPr="0068206E" w14:paraId="6C89D0E3" w14:textId="77777777" w:rsidTr="000C703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8" w:type="dxa"/>
            <w:shd w:val="clear" w:color="auto" w:fill="auto"/>
          </w:tcPr>
          <w:p w14:paraId="7B722C69" w14:textId="77777777" w:rsidR="007A3ACD" w:rsidRPr="0068206E" w:rsidRDefault="007A3ACD" w:rsidP="000C703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28BL</w:t>
            </w:r>
          </w:p>
        </w:tc>
        <w:tc>
          <w:tcPr>
            <w:tcW w:w="4680" w:type="dxa"/>
            <w:shd w:val="clear" w:color="auto" w:fill="auto"/>
          </w:tcPr>
          <w:p w14:paraId="661EA444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CRO</w:t>
            </w:r>
            <w:r w:rsidRPr="0068206E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S</w:t>
            </w: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 xml:space="preserve"> laboratory strain</w:t>
            </w:r>
          </w:p>
        </w:tc>
        <w:tc>
          <w:tcPr>
            <w:tcW w:w="1440" w:type="dxa"/>
            <w:shd w:val="clear" w:color="auto" w:fill="auto"/>
          </w:tcPr>
          <w:p w14:paraId="4090A2BD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  <w:highlight w:val="yellow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Gift of S. Johnson</w:t>
            </w:r>
          </w:p>
        </w:tc>
        <w:tc>
          <w:tcPr>
            <w:tcW w:w="1008" w:type="dxa"/>
            <w:shd w:val="clear" w:color="auto" w:fill="auto"/>
          </w:tcPr>
          <w:p w14:paraId="07C004EE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7A3ACD" w:rsidRPr="0068206E" w14:paraId="28EE5165" w14:textId="77777777" w:rsidTr="000C70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8" w:type="dxa"/>
            <w:shd w:val="clear" w:color="auto" w:fill="auto"/>
          </w:tcPr>
          <w:p w14:paraId="7E1F77AB" w14:textId="77777777" w:rsidR="007A3ACD" w:rsidRPr="0068206E" w:rsidRDefault="007A3ACD" w:rsidP="000C703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SP300-SP311</w:t>
            </w:r>
          </w:p>
        </w:tc>
        <w:tc>
          <w:tcPr>
            <w:tcW w:w="4680" w:type="dxa"/>
            <w:shd w:val="clear" w:color="auto" w:fill="auto"/>
          </w:tcPr>
          <w:p w14:paraId="183EC7D8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12 independent CRO</w:t>
            </w:r>
            <w:r w:rsidRPr="0068206E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RS</w:t>
            </w: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 xml:space="preserve"> transformants: GCGS0457 + gDNA from GCGS1014</w:t>
            </w:r>
          </w:p>
        </w:tc>
        <w:tc>
          <w:tcPr>
            <w:tcW w:w="1440" w:type="dxa"/>
            <w:shd w:val="clear" w:color="auto" w:fill="auto"/>
          </w:tcPr>
          <w:p w14:paraId="3B857286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This study</w:t>
            </w:r>
          </w:p>
        </w:tc>
        <w:tc>
          <w:tcPr>
            <w:tcW w:w="1008" w:type="dxa"/>
            <w:shd w:val="clear" w:color="auto" w:fill="auto"/>
          </w:tcPr>
          <w:p w14:paraId="09875C58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7A3ACD" w:rsidRPr="0068206E" w14:paraId="69FDCE56" w14:textId="77777777" w:rsidTr="000C703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8" w:type="dxa"/>
            <w:shd w:val="clear" w:color="auto" w:fill="auto"/>
          </w:tcPr>
          <w:p w14:paraId="59B556B9" w14:textId="77777777" w:rsidR="007A3ACD" w:rsidRPr="0068206E" w:rsidRDefault="007A3ACD" w:rsidP="000C703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SP312-SP314</w:t>
            </w:r>
          </w:p>
        </w:tc>
        <w:tc>
          <w:tcPr>
            <w:tcW w:w="4680" w:type="dxa"/>
            <w:shd w:val="clear" w:color="auto" w:fill="auto"/>
          </w:tcPr>
          <w:p w14:paraId="1CCCD88B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3 independent CRO</w:t>
            </w:r>
            <w:r w:rsidRPr="0068206E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RS</w:t>
            </w: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 xml:space="preserve"> transformants:</w:t>
            </w:r>
          </w:p>
          <w:p w14:paraId="799BFE18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GCGS0457 + gDNA from GCGS1095</w:t>
            </w:r>
          </w:p>
        </w:tc>
        <w:tc>
          <w:tcPr>
            <w:tcW w:w="1440" w:type="dxa"/>
            <w:shd w:val="clear" w:color="auto" w:fill="auto"/>
          </w:tcPr>
          <w:p w14:paraId="706FE85C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This study</w:t>
            </w:r>
          </w:p>
        </w:tc>
        <w:tc>
          <w:tcPr>
            <w:tcW w:w="1008" w:type="dxa"/>
            <w:shd w:val="clear" w:color="auto" w:fill="auto"/>
          </w:tcPr>
          <w:p w14:paraId="10320530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7A3ACD" w:rsidRPr="0068206E" w14:paraId="101A6A24" w14:textId="77777777" w:rsidTr="000C70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8" w:type="dxa"/>
            <w:shd w:val="clear" w:color="auto" w:fill="auto"/>
          </w:tcPr>
          <w:p w14:paraId="48E1B985" w14:textId="77777777" w:rsidR="007A3ACD" w:rsidRPr="0068206E" w:rsidRDefault="007A3ACD" w:rsidP="000C703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GCGS0457 RpoD</w:t>
            </w:r>
            <w:r w:rsidRPr="0068206E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E98K</w:t>
            </w:r>
          </w:p>
        </w:tc>
        <w:tc>
          <w:tcPr>
            <w:tcW w:w="4680" w:type="dxa"/>
            <w:shd w:val="clear" w:color="auto" w:fill="auto"/>
          </w:tcPr>
          <w:p w14:paraId="1696FBF6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Point mutation introduced on PCR product</w:t>
            </w:r>
          </w:p>
        </w:tc>
        <w:tc>
          <w:tcPr>
            <w:tcW w:w="1440" w:type="dxa"/>
            <w:shd w:val="clear" w:color="auto" w:fill="auto"/>
          </w:tcPr>
          <w:p w14:paraId="394CBB46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This study</w:t>
            </w:r>
          </w:p>
        </w:tc>
        <w:tc>
          <w:tcPr>
            <w:tcW w:w="1008" w:type="dxa"/>
            <w:shd w:val="clear" w:color="auto" w:fill="auto"/>
          </w:tcPr>
          <w:p w14:paraId="4FB93B07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SP316</w:t>
            </w:r>
          </w:p>
        </w:tc>
      </w:tr>
      <w:tr w:rsidR="007A3ACD" w:rsidRPr="0068206E" w14:paraId="5DB35DD0" w14:textId="77777777" w:rsidTr="000C703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8" w:type="dxa"/>
            <w:shd w:val="clear" w:color="auto" w:fill="auto"/>
          </w:tcPr>
          <w:p w14:paraId="60669E73" w14:textId="77777777" w:rsidR="007A3ACD" w:rsidRPr="0068206E" w:rsidRDefault="007A3ACD" w:rsidP="000C703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GCGS0457 RpoB</w:t>
            </w:r>
            <w:r w:rsidRPr="0068206E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R201H</w:t>
            </w:r>
          </w:p>
        </w:tc>
        <w:tc>
          <w:tcPr>
            <w:tcW w:w="4680" w:type="dxa"/>
            <w:shd w:val="clear" w:color="auto" w:fill="auto"/>
          </w:tcPr>
          <w:p w14:paraId="5BD98488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Point mutation introduced on PCR product</w:t>
            </w:r>
          </w:p>
        </w:tc>
        <w:tc>
          <w:tcPr>
            <w:tcW w:w="1440" w:type="dxa"/>
            <w:shd w:val="clear" w:color="auto" w:fill="auto"/>
          </w:tcPr>
          <w:p w14:paraId="42BE3EAE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This study</w:t>
            </w:r>
          </w:p>
        </w:tc>
        <w:tc>
          <w:tcPr>
            <w:tcW w:w="1008" w:type="dxa"/>
            <w:shd w:val="clear" w:color="auto" w:fill="auto"/>
          </w:tcPr>
          <w:p w14:paraId="17777AEC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SP319</w:t>
            </w:r>
          </w:p>
        </w:tc>
      </w:tr>
      <w:tr w:rsidR="007A3ACD" w:rsidRPr="0068206E" w14:paraId="213BA4BC" w14:textId="77777777" w:rsidTr="000C70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8" w:type="dxa"/>
            <w:shd w:val="clear" w:color="auto" w:fill="auto"/>
          </w:tcPr>
          <w:p w14:paraId="4522E99A" w14:textId="77777777" w:rsidR="007A3ACD" w:rsidRPr="0068206E" w:rsidRDefault="007A3ACD" w:rsidP="000C703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GCGS0457 RpoD</w:t>
            </w:r>
            <w:r w:rsidRPr="0068206E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Δ92-95</w:t>
            </w:r>
          </w:p>
        </w:tc>
        <w:tc>
          <w:tcPr>
            <w:tcW w:w="4680" w:type="dxa"/>
            <w:shd w:val="clear" w:color="auto" w:fill="auto"/>
          </w:tcPr>
          <w:p w14:paraId="67688824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Deletion introduced on PCR product</w:t>
            </w:r>
          </w:p>
        </w:tc>
        <w:tc>
          <w:tcPr>
            <w:tcW w:w="1440" w:type="dxa"/>
            <w:shd w:val="clear" w:color="auto" w:fill="auto"/>
          </w:tcPr>
          <w:p w14:paraId="303BCD0F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This study</w:t>
            </w:r>
          </w:p>
        </w:tc>
        <w:tc>
          <w:tcPr>
            <w:tcW w:w="1008" w:type="dxa"/>
            <w:shd w:val="clear" w:color="auto" w:fill="auto"/>
          </w:tcPr>
          <w:p w14:paraId="01367538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SP323</w:t>
            </w:r>
          </w:p>
        </w:tc>
      </w:tr>
      <w:tr w:rsidR="007A3ACD" w:rsidRPr="0068206E" w14:paraId="48444CA1" w14:textId="77777777" w:rsidTr="000C703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8" w:type="dxa"/>
            <w:shd w:val="clear" w:color="auto" w:fill="auto"/>
          </w:tcPr>
          <w:p w14:paraId="082B8D67" w14:textId="77777777" w:rsidR="007A3ACD" w:rsidRPr="0068206E" w:rsidRDefault="007A3ACD" w:rsidP="000C703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GCGS0092</w:t>
            </w:r>
          </w:p>
        </w:tc>
        <w:tc>
          <w:tcPr>
            <w:tcW w:w="4680" w:type="dxa"/>
            <w:shd w:val="clear" w:color="auto" w:fill="auto"/>
          </w:tcPr>
          <w:p w14:paraId="09DC63E1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CRO</w:t>
            </w:r>
            <w:r w:rsidRPr="0068206E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S</w:t>
            </w: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 xml:space="preserve"> clinical isolate</w:t>
            </w:r>
          </w:p>
        </w:tc>
        <w:tc>
          <w:tcPr>
            <w:tcW w:w="1440" w:type="dxa"/>
            <w:shd w:val="clear" w:color="auto" w:fill="auto"/>
          </w:tcPr>
          <w:p w14:paraId="66F05417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GISP, CDC</w:t>
            </w:r>
          </w:p>
        </w:tc>
        <w:tc>
          <w:tcPr>
            <w:tcW w:w="1008" w:type="dxa"/>
            <w:shd w:val="clear" w:color="auto" w:fill="auto"/>
          </w:tcPr>
          <w:p w14:paraId="2CD6D208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7A3ACD" w:rsidRPr="0068206E" w14:paraId="17C6133E" w14:textId="77777777" w:rsidTr="000C70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8" w:type="dxa"/>
            <w:shd w:val="clear" w:color="auto" w:fill="auto"/>
          </w:tcPr>
          <w:p w14:paraId="7F3CA084" w14:textId="77777777" w:rsidR="007A3ACD" w:rsidRPr="0068206E" w:rsidRDefault="007A3ACD" w:rsidP="000C703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GCGS0092 RpoB</w:t>
            </w:r>
            <w:r w:rsidRPr="0068206E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R201H</w:t>
            </w:r>
          </w:p>
        </w:tc>
        <w:tc>
          <w:tcPr>
            <w:tcW w:w="4680" w:type="dxa"/>
            <w:shd w:val="clear" w:color="auto" w:fill="auto"/>
          </w:tcPr>
          <w:p w14:paraId="53E6D499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CRO</w:t>
            </w:r>
            <w:r w:rsidRPr="0068206E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RS</w:t>
            </w: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 xml:space="preserve"> transformant; point mutation introduced on PCR product</w:t>
            </w:r>
          </w:p>
        </w:tc>
        <w:tc>
          <w:tcPr>
            <w:tcW w:w="1440" w:type="dxa"/>
            <w:shd w:val="clear" w:color="auto" w:fill="auto"/>
          </w:tcPr>
          <w:p w14:paraId="5976DA1B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This study</w:t>
            </w:r>
          </w:p>
        </w:tc>
        <w:tc>
          <w:tcPr>
            <w:tcW w:w="1008" w:type="dxa"/>
            <w:shd w:val="clear" w:color="auto" w:fill="auto"/>
          </w:tcPr>
          <w:p w14:paraId="3F9A268F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SP349</w:t>
            </w:r>
          </w:p>
        </w:tc>
      </w:tr>
      <w:tr w:rsidR="007A3ACD" w:rsidRPr="0068206E" w14:paraId="53759631" w14:textId="77777777" w:rsidTr="000C703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8" w:type="dxa"/>
            <w:shd w:val="clear" w:color="auto" w:fill="auto"/>
          </w:tcPr>
          <w:p w14:paraId="24DCFC74" w14:textId="77777777" w:rsidR="007A3ACD" w:rsidRPr="0068206E" w:rsidRDefault="007A3ACD" w:rsidP="000C703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GCGS0275</w:t>
            </w:r>
          </w:p>
        </w:tc>
        <w:tc>
          <w:tcPr>
            <w:tcW w:w="4680" w:type="dxa"/>
            <w:shd w:val="clear" w:color="auto" w:fill="auto"/>
          </w:tcPr>
          <w:p w14:paraId="4CCDBA31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CRO</w:t>
            </w:r>
            <w:r w:rsidRPr="0068206E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S</w:t>
            </w: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 xml:space="preserve"> clinical isolate</w:t>
            </w:r>
          </w:p>
        </w:tc>
        <w:tc>
          <w:tcPr>
            <w:tcW w:w="1440" w:type="dxa"/>
            <w:shd w:val="clear" w:color="auto" w:fill="auto"/>
          </w:tcPr>
          <w:p w14:paraId="0B6CD1A8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GISP, CDC</w:t>
            </w:r>
          </w:p>
        </w:tc>
        <w:tc>
          <w:tcPr>
            <w:tcW w:w="1008" w:type="dxa"/>
            <w:shd w:val="clear" w:color="auto" w:fill="auto"/>
          </w:tcPr>
          <w:p w14:paraId="68B3C410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7A3ACD" w:rsidRPr="0068206E" w14:paraId="44AF267B" w14:textId="77777777" w:rsidTr="000C70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8" w:type="dxa"/>
            <w:shd w:val="clear" w:color="auto" w:fill="auto"/>
          </w:tcPr>
          <w:p w14:paraId="610FC3B8" w14:textId="77777777" w:rsidR="007A3ACD" w:rsidRPr="0068206E" w:rsidRDefault="007A3ACD" w:rsidP="000C703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GCGS0275 RpoB</w:t>
            </w:r>
            <w:r w:rsidRPr="0068206E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R201H</w:t>
            </w:r>
          </w:p>
        </w:tc>
        <w:tc>
          <w:tcPr>
            <w:tcW w:w="4680" w:type="dxa"/>
            <w:shd w:val="clear" w:color="auto" w:fill="auto"/>
          </w:tcPr>
          <w:p w14:paraId="34D45597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CRO</w:t>
            </w:r>
            <w:r w:rsidRPr="0068206E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RS</w:t>
            </w: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 xml:space="preserve"> transformant; point mutation introduced on PCR product</w:t>
            </w:r>
          </w:p>
        </w:tc>
        <w:tc>
          <w:tcPr>
            <w:tcW w:w="1440" w:type="dxa"/>
            <w:shd w:val="clear" w:color="auto" w:fill="auto"/>
          </w:tcPr>
          <w:p w14:paraId="50E46356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This study</w:t>
            </w:r>
          </w:p>
        </w:tc>
        <w:tc>
          <w:tcPr>
            <w:tcW w:w="1008" w:type="dxa"/>
            <w:shd w:val="clear" w:color="auto" w:fill="auto"/>
          </w:tcPr>
          <w:p w14:paraId="64C3C025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SP354</w:t>
            </w:r>
          </w:p>
        </w:tc>
      </w:tr>
      <w:tr w:rsidR="007A3ACD" w:rsidRPr="0068206E" w14:paraId="3836872A" w14:textId="77777777" w:rsidTr="000C703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8" w:type="dxa"/>
            <w:shd w:val="clear" w:color="auto" w:fill="auto"/>
          </w:tcPr>
          <w:p w14:paraId="0E640AC3" w14:textId="77777777" w:rsidR="007A3ACD" w:rsidRPr="0068206E" w:rsidRDefault="007A3ACD" w:rsidP="000C703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GCGS0465</w:t>
            </w:r>
          </w:p>
        </w:tc>
        <w:tc>
          <w:tcPr>
            <w:tcW w:w="4680" w:type="dxa"/>
            <w:shd w:val="clear" w:color="auto" w:fill="auto"/>
          </w:tcPr>
          <w:p w14:paraId="2EFD98A8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CRO</w:t>
            </w:r>
            <w:r w:rsidRPr="0068206E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S</w:t>
            </w: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 xml:space="preserve"> clinical isolate</w:t>
            </w:r>
          </w:p>
        </w:tc>
        <w:tc>
          <w:tcPr>
            <w:tcW w:w="1440" w:type="dxa"/>
            <w:shd w:val="clear" w:color="auto" w:fill="auto"/>
          </w:tcPr>
          <w:p w14:paraId="51D63940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GISP, CDC</w:t>
            </w:r>
          </w:p>
        </w:tc>
        <w:tc>
          <w:tcPr>
            <w:tcW w:w="1008" w:type="dxa"/>
            <w:shd w:val="clear" w:color="auto" w:fill="auto"/>
          </w:tcPr>
          <w:p w14:paraId="225F2C63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7A3ACD" w:rsidRPr="0068206E" w14:paraId="56D27D77" w14:textId="77777777" w:rsidTr="000C70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8" w:type="dxa"/>
            <w:shd w:val="clear" w:color="auto" w:fill="auto"/>
          </w:tcPr>
          <w:p w14:paraId="1EEC2EC0" w14:textId="77777777" w:rsidR="007A3ACD" w:rsidRPr="0068206E" w:rsidRDefault="007A3ACD" w:rsidP="000C703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GCGS0465 RpoB</w:t>
            </w:r>
            <w:r w:rsidRPr="0068206E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R201H</w:t>
            </w:r>
          </w:p>
        </w:tc>
        <w:tc>
          <w:tcPr>
            <w:tcW w:w="4680" w:type="dxa"/>
            <w:shd w:val="clear" w:color="auto" w:fill="auto"/>
          </w:tcPr>
          <w:p w14:paraId="65CA4314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CRO</w:t>
            </w:r>
            <w:r w:rsidRPr="0068206E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RS</w:t>
            </w: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 xml:space="preserve"> transformant; point mutation introduced on PCR product</w:t>
            </w:r>
          </w:p>
        </w:tc>
        <w:tc>
          <w:tcPr>
            <w:tcW w:w="1440" w:type="dxa"/>
            <w:shd w:val="clear" w:color="auto" w:fill="auto"/>
          </w:tcPr>
          <w:p w14:paraId="1B7C5379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This study</w:t>
            </w:r>
          </w:p>
        </w:tc>
        <w:tc>
          <w:tcPr>
            <w:tcW w:w="1008" w:type="dxa"/>
            <w:shd w:val="clear" w:color="auto" w:fill="auto"/>
          </w:tcPr>
          <w:p w14:paraId="0B9B1071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SP358</w:t>
            </w:r>
          </w:p>
        </w:tc>
      </w:tr>
      <w:tr w:rsidR="007A3ACD" w:rsidRPr="0068206E" w14:paraId="335F4854" w14:textId="77777777" w:rsidTr="000C703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8" w:type="dxa"/>
            <w:shd w:val="clear" w:color="auto" w:fill="auto"/>
          </w:tcPr>
          <w:p w14:paraId="642423D5" w14:textId="77777777" w:rsidR="007A3ACD" w:rsidRPr="0068206E" w:rsidRDefault="007A3ACD" w:rsidP="000C703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GCGS0336</w:t>
            </w:r>
          </w:p>
        </w:tc>
        <w:tc>
          <w:tcPr>
            <w:tcW w:w="4680" w:type="dxa"/>
            <w:shd w:val="clear" w:color="auto" w:fill="auto"/>
          </w:tcPr>
          <w:p w14:paraId="597F87E8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CRO</w:t>
            </w:r>
            <w:r w:rsidRPr="0068206E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S</w:t>
            </w: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 xml:space="preserve"> clinical isolate</w:t>
            </w:r>
          </w:p>
        </w:tc>
        <w:tc>
          <w:tcPr>
            <w:tcW w:w="1440" w:type="dxa"/>
            <w:shd w:val="clear" w:color="auto" w:fill="auto"/>
          </w:tcPr>
          <w:p w14:paraId="0C8DADD8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GISP, CDC</w:t>
            </w:r>
          </w:p>
        </w:tc>
        <w:tc>
          <w:tcPr>
            <w:tcW w:w="1008" w:type="dxa"/>
            <w:shd w:val="clear" w:color="auto" w:fill="auto"/>
          </w:tcPr>
          <w:p w14:paraId="3252F3CA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7A3ACD" w:rsidRPr="0068206E" w14:paraId="181B2C1B" w14:textId="77777777" w:rsidTr="000C70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8" w:type="dxa"/>
            <w:shd w:val="clear" w:color="auto" w:fill="auto"/>
          </w:tcPr>
          <w:p w14:paraId="69667DFA" w14:textId="77777777" w:rsidR="007A3ACD" w:rsidRPr="0068206E" w:rsidRDefault="007A3ACD" w:rsidP="000C703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GCGS0336 RpoB</w:t>
            </w:r>
            <w:r w:rsidRPr="0068206E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R201H</w:t>
            </w:r>
          </w:p>
        </w:tc>
        <w:tc>
          <w:tcPr>
            <w:tcW w:w="4680" w:type="dxa"/>
            <w:shd w:val="clear" w:color="auto" w:fill="auto"/>
          </w:tcPr>
          <w:p w14:paraId="1BFBDA41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CRO</w:t>
            </w:r>
            <w:r w:rsidRPr="0068206E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RS</w:t>
            </w: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 xml:space="preserve"> transformant; point mutation introduced on PCR product</w:t>
            </w:r>
          </w:p>
        </w:tc>
        <w:tc>
          <w:tcPr>
            <w:tcW w:w="1440" w:type="dxa"/>
            <w:shd w:val="clear" w:color="auto" w:fill="auto"/>
          </w:tcPr>
          <w:p w14:paraId="27F0C1D0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This study</w:t>
            </w:r>
          </w:p>
        </w:tc>
        <w:tc>
          <w:tcPr>
            <w:tcW w:w="1008" w:type="dxa"/>
            <w:shd w:val="clear" w:color="auto" w:fill="auto"/>
          </w:tcPr>
          <w:p w14:paraId="5A480601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SP340</w:t>
            </w:r>
          </w:p>
        </w:tc>
      </w:tr>
      <w:tr w:rsidR="007A3ACD" w:rsidRPr="0068206E" w14:paraId="549C99C4" w14:textId="77777777" w:rsidTr="000C703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8" w:type="dxa"/>
            <w:shd w:val="clear" w:color="auto" w:fill="auto"/>
          </w:tcPr>
          <w:p w14:paraId="6577D62E" w14:textId="77777777" w:rsidR="007A3ACD" w:rsidRPr="0068206E" w:rsidRDefault="007A3ACD" w:rsidP="000C703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GCGS0524</w:t>
            </w:r>
          </w:p>
        </w:tc>
        <w:tc>
          <w:tcPr>
            <w:tcW w:w="4680" w:type="dxa"/>
            <w:shd w:val="clear" w:color="auto" w:fill="auto"/>
          </w:tcPr>
          <w:p w14:paraId="4160A2C3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CRO</w:t>
            </w:r>
            <w:r w:rsidRPr="0068206E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S</w:t>
            </w: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 xml:space="preserve"> clinical isolate</w:t>
            </w:r>
          </w:p>
        </w:tc>
        <w:tc>
          <w:tcPr>
            <w:tcW w:w="1440" w:type="dxa"/>
            <w:shd w:val="clear" w:color="auto" w:fill="auto"/>
          </w:tcPr>
          <w:p w14:paraId="3350FCF0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GISP, CDC</w:t>
            </w:r>
          </w:p>
        </w:tc>
        <w:tc>
          <w:tcPr>
            <w:tcW w:w="1008" w:type="dxa"/>
            <w:shd w:val="clear" w:color="auto" w:fill="auto"/>
          </w:tcPr>
          <w:p w14:paraId="450464D2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7A3ACD" w:rsidRPr="0068206E" w14:paraId="5DE9BDDD" w14:textId="77777777" w:rsidTr="000C70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8" w:type="dxa"/>
            <w:shd w:val="clear" w:color="auto" w:fill="auto"/>
          </w:tcPr>
          <w:p w14:paraId="16C3C700" w14:textId="77777777" w:rsidR="007A3ACD" w:rsidRPr="0068206E" w:rsidRDefault="007A3ACD" w:rsidP="000C703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GCGS0524 RpoB</w:t>
            </w:r>
            <w:r w:rsidRPr="0068206E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R201H</w:t>
            </w:r>
          </w:p>
        </w:tc>
        <w:tc>
          <w:tcPr>
            <w:tcW w:w="4680" w:type="dxa"/>
            <w:shd w:val="clear" w:color="auto" w:fill="auto"/>
          </w:tcPr>
          <w:p w14:paraId="6FB619D2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CRO</w:t>
            </w:r>
            <w:r w:rsidRPr="0068206E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RS</w:t>
            </w: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 xml:space="preserve"> transformant; point mutation introduced on PCR product</w:t>
            </w:r>
          </w:p>
        </w:tc>
        <w:tc>
          <w:tcPr>
            <w:tcW w:w="1440" w:type="dxa"/>
            <w:shd w:val="clear" w:color="auto" w:fill="auto"/>
          </w:tcPr>
          <w:p w14:paraId="380990CA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This study</w:t>
            </w:r>
          </w:p>
        </w:tc>
        <w:tc>
          <w:tcPr>
            <w:tcW w:w="1008" w:type="dxa"/>
            <w:shd w:val="clear" w:color="auto" w:fill="auto"/>
          </w:tcPr>
          <w:p w14:paraId="620466D4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SP368</w:t>
            </w:r>
          </w:p>
        </w:tc>
      </w:tr>
      <w:tr w:rsidR="007A3ACD" w:rsidRPr="0068206E" w14:paraId="34292384" w14:textId="77777777" w:rsidTr="000C703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8" w:type="dxa"/>
            <w:shd w:val="clear" w:color="auto" w:fill="auto"/>
          </w:tcPr>
          <w:p w14:paraId="6B25A1DF" w14:textId="77777777" w:rsidR="007A3ACD" w:rsidRPr="0068206E" w:rsidRDefault="007A3ACD" w:rsidP="000C703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GCGS0364</w:t>
            </w:r>
          </w:p>
        </w:tc>
        <w:tc>
          <w:tcPr>
            <w:tcW w:w="4680" w:type="dxa"/>
            <w:shd w:val="clear" w:color="auto" w:fill="auto"/>
          </w:tcPr>
          <w:p w14:paraId="1DBFD902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CRO</w:t>
            </w:r>
            <w:r w:rsidRPr="0068206E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S</w:t>
            </w: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 xml:space="preserve"> clinical isolate; develops spontaneous CRO</w:t>
            </w:r>
            <w:r w:rsidRPr="0068206E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RS</w:t>
            </w: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 xml:space="preserve"> via </w:t>
            </w:r>
            <w:r w:rsidRPr="0068206E">
              <w:rPr>
                <w:rFonts w:ascii="Times New Roman" w:hAnsi="Times New Roman" w:cs="Times New Roman"/>
                <w:i/>
                <w:sz w:val="22"/>
                <w:szCs w:val="22"/>
              </w:rPr>
              <w:t>rpoB</w:t>
            </w: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 xml:space="preserve"> mutation </w:t>
            </w:r>
            <w:r w:rsidRPr="0068206E">
              <w:rPr>
                <w:rFonts w:ascii="Times New Roman" w:hAnsi="Times New Roman" w:cs="Times New Roman"/>
                <w:i/>
                <w:sz w:val="22"/>
                <w:szCs w:val="22"/>
              </w:rPr>
              <w:t>in vitro</w:t>
            </w:r>
          </w:p>
        </w:tc>
        <w:tc>
          <w:tcPr>
            <w:tcW w:w="1440" w:type="dxa"/>
            <w:shd w:val="clear" w:color="auto" w:fill="auto"/>
          </w:tcPr>
          <w:p w14:paraId="63F4D1E7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GISP, CDC</w:t>
            </w:r>
          </w:p>
        </w:tc>
        <w:tc>
          <w:tcPr>
            <w:tcW w:w="1008" w:type="dxa"/>
            <w:shd w:val="clear" w:color="auto" w:fill="auto"/>
          </w:tcPr>
          <w:p w14:paraId="42258341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7A3ACD" w:rsidRPr="0068206E" w14:paraId="221EFE0F" w14:textId="77777777" w:rsidTr="000C70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8" w:type="dxa"/>
            <w:shd w:val="clear" w:color="auto" w:fill="auto"/>
          </w:tcPr>
          <w:p w14:paraId="29443CB2" w14:textId="77777777" w:rsidR="007A3ACD" w:rsidRPr="0068206E" w:rsidRDefault="007A3ACD" w:rsidP="000C703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GCGS0364 RpoB</w:t>
            </w:r>
            <w:r w:rsidRPr="0068206E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G158V</w:t>
            </w:r>
          </w:p>
        </w:tc>
        <w:tc>
          <w:tcPr>
            <w:tcW w:w="4680" w:type="dxa"/>
            <w:shd w:val="clear" w:color="auto" w:fill="auto"/>
          </w:tcPr>
          <w:p w14:paraId="39D945EA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Point mutation introduced on PCR product</w:t>
            </w:r>
          </w:p>
        </w:tc>
        <w:tc>
          <w:tcPr>
            <w:tcW w:w="1440" w:type="dxa"/>
            <w:shd w:val="clear" w:color="auto" w:fill="auto"/>
          </w:tcPr>
          <w:p w14:paraId="5F5C0643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This study</w:t>
            </w:r>
          </w:p>
        </w:tc>
        <w:tc>
          <w:tcPr>
            <w:tcW w:w="1008" w:type="dxa"/>
            <w:shd w:val="clear" w:color="auto" w:fill="auto"/>
          </w:tcPr>
          <w:p w14:paraId="68691387" w14:textId="77777777" w:rsidR="007A3ACD" w:rsidRPr="0068206E" w:rsidRDefault="007A3ACD" w:rsidP="000C70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SP377</w:t>
            </w:r>
          </w:p>
        </w:tc>
      </w:tr>
      <w:tr w:rsidR="007A3ACD" w:rsidRPr="0068206E" w14:paraId="7E36B184" w14:textId="77777777" w:rsidTr="000C703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48" w:type="dxa"/>
            <w:shd w:val="clear" w:color="auto" w:fill="auto"/>
          </w:tcPr>
          <w:p w14:paraId="1A053B07" w14:textId="77777777" w:rsidR="007A3ACD" w:rsidRPr="0068206E" w:rsidRDefault="007A3ACD" w:rsidP="000C703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GCGS0364 RpoB</w:t>
            </w:r>
            <w:r w:rsidRPr="0068206E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P157L</w:t>
            </w:r>
          </w:p>
        </w:tc>
        <w:tc>
          <w:tcPr>
            <w:tcW w:w="4680" w:type="dxa"/>
            <w:shd w:val="clear" w:color="auto" w:fill="auto"/>
          </w:tcPr>
          <w:p w14:paraId="55B62A26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Point mutation introduced on PCR product</w:t>
            </w:r>
          </w:p>
        </w:tc>
        <w:tc>
          <w:tcPr>
            <w:tcW w:w="1440" w:type="dxa"/>
            <w:shd w:val="clear" w:color="auto" w:fill="auto"/>
          </w:tcPr>
          <w:p w14:paraId="487BCCE5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This study</w:t>
            </w:r>
          </w:p>
        </w:tc>
        <w:tc>
          <w:tcPr>
            <w:tcW w:w="1008" w:type="dxa"/>
            <w:shd w:val="clear" w:color="auto" w:fill="auto"/>
          </w:tcPr>
          <w:p w14:paraId="507045E8" w14:textId="77777777" w:rsidR="007A3ACD" w:rsidRPr="0068206E" w:rsidRDefault="007A3ACD" w:rsidP="000C70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  <w:szCs w:val="22"/>
              </w:rPr>
            </w:pPr>
            <w:r w:rsidRPr="0068206E">
              <w:rPr>
                <w:rFonts w:ascii="Times New Roman" w:hAnsi="Times New Roman" w:cs="Times New Roman"/>
                <w:sz w:val="22"/>
                <w:szCs w:val="22"/>
              </w:rPr>
              <w:t>SP375</w:t>
            </w:r>
          </w:p>
        </w:tc>
      </w:tr>
    </w:tbl>
    <w:p w14:paraId="134505CC" w14:textId="77777777" w:rsidR="007A3ACD" w:rsidRDefault="007A3ACD" w:rsidP="007A3ACD">
      <w:pPr>
        <w:rPr>
          <w:rFonts w:ascii="Times New Roman" w:hAnsi="Times New Roman" w:cs="Times New Roman"/>
        </w:rPr>
      </w:pPr>
    </w:p>
    <w:p w14:paraId="59FC2BDD" w14:textId="77777777" w:rsidR="00720263" w:rsidRPr="007A3ACD" w:rsidRDefault="00720263">
      <w:pPr>
        <w:rPr>
          <w:rFonts w:ascii="Times New Roman" w:hAnsi="Times New Roman" w:cs="Times New Roman"/>
        </w:rPr>
      </w:pPr>
    </w:p>
    <w:sectPr w:rsidR="00720263" w:rsidRPr="007A3ACD" w:rsidSect="00720263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A3ACD"/>
    <w:rsid w:val="003C7F5A"/>
    <w:rsid w:val="00720263"/>
    <w:rsid w:val="007A3ACD"/>
    <w:rsid w:val="00DA76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37767F99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ghtShading">
    <w:name w:val="Light Shading"/>
    <w:basedOn w:val="TableNormal"/>
    <w:uiPriority w:val="60"/>
    <w:rsid w:val="007A3ACD"/>
    <w:rPr>
      <w:color w:val="000000" w:themeColor="text1" w:themeShade="BF"/>
      <w:sz w:val="20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ghtShading">
    <w:name w:val="Light Shading"/>
    <w:basedOn w:val="TableNormal"/>
    <w:uiPriority w:val="60"/>
    <w:rsid w:val="007A3ACD"/>
    <w:rPr>
      <w:color w:val="000000" w:themeColor="text1" w:themeShade="BF"/>
      <w:sz w:val="20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83</Words>
  <Characters>1614</Characters>
  <Application>Microsoft Macintosh Word</Application>
  <DocSecurity>0</DocSecurity>
  <Lines>13</Lines>
  <Paragraphs>3</Paragraphs>
  <ScaleCrop>false</ScaleCrop>
  <Company/>
  <LinksUpToDate>false</LinksUpToDate>
  <CharactersWithSpaces>189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mantha Palace</dc:creator>
  <cp:keywords/>
  <dc:description/>
  <cp:lastModifiedBy>Samantha Palace</cp:lastModifiedBy>
  <cp:revision>2</cp:revision>
  <dcterms:created xsi:type="dcterms:W3CDTF">2019-12-20T17:04:00Z</dcterms:created>
  <dcterms:modified xsi:type="dcterms:W3CDTF">2019-12-20T17:11:00Z</dcterms:modified>
</cp:coreProperties>
</file>